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F002AB" w14:textId="19ECB180" w:rsidR="00C8764C" w:rsidRDefault="000E29CE" w:rsidP="0027569C">
      <w:pPr>
        <w:pStyle w:val="Heading1"/>
        <w:spacing w:line="360" w:lineRule="auto"/>
      </w:pPr>
      <w:r>
        <w:t>Literature Review</w:t>
      </w:r>
    </w:p>
    <w:p w14:paraId="2862436F" w14:textId="551BFDFB" w:rsidR="000E29CE" w:rsidRDefault="000E29CE" w:rsidP="0027569C">
      <w:pPr>
        <w:spacing w:line="360" w:lineRule="auto"/>
      </w:pPr>
      <w:r>
        <w:t>Describe the</w:t>
      </w:r>
      <w:r w:rsidR="00F315B3">
        <w:t xml:space="preserve"> chapter and the</w:t>
      </w:r>
      <w:r>
        <w:t xml:space="preserve"> sections</w:t>
      </w:r>
      <w:r w:rsidR="00F315B3">
        <w:t xml:space="preserve"> it has</w:t>
      </w:r>
      <w:r w:rsidR="009B3AD2">
        <w:t>.</w:t>
      </w:r>
    </w:p>
    <w:p w14:paraId="4EEFD537" w14:textId="0DB82ECA" w:rsidR="000E29CE" w:rsidRDefault="000E29CE" w:rsidP="0027569C">
      <w:pPr>
        <w:spacing w:line="360" w:lineRule="auto"/>
      </w:pPr>
    </w:p>
    <w:p w14:paraId="00E28BC8" w14:textId="3FC7D2FE" w:rsidR="000E29CE" w:rsidRPr="000E29CE" w:rsidRDefault="0027569C" w:rsidP="0027569C">
      <w:pPr>
        <w:pStyle w:val="Heading2"/>
        <w:spacing w:line="360" w:lineRule="auto"/>
      </w:pPr>
      <w:r>
        <w:t xml:space="preserve">1 </w:t>
      </w:r>
      <w:r w:rsidR="006D49A6">
        <w:t xml:space="preserve">Annealing </w:t>
      </w:r>
      <w:r w:rsidR="000E29CE">
        <w:t>Metaheuristic</w:t>
      </w:r>
      <w:r w:rsidR="006D49A6">
        <w:t>s</w:t>
      </w:r>
    </w:p>
    <w:p w14:paraId="5721437F" w14:textId="021DC401" w:rsidR="000E29CE" w:rsidRPr="000E29CE" w:rsidRDefault="00F315B3" w:rsidP="0027569C">
      <w:pPr>
        <w:spacing w:line="360" w:lineRule="auto"/>
      </w:pPr>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p>
    <w:p w14:paraId="248E0E55" w14:textId="77777777" w:rsidR="000E29CE" w:rsidRDefault="000E29CE" w:rsidP="0027569C">
      <w:pPr>
        <w:spacing w:line="360" w:lineRule="auto"/>
      </w:pPr>
    </w:p>
    <w:p w14:paraId="59B7EB2D" w14:textId="22ED03D2" w:rsidR="000E29CE" w:rsidRDefault="0027569C" w:rsidP="0027569C">
      <w:pPr>
        <w:pStyle w:val="Heading3"/>
        <w:numPr>
          <w:ilvl w:val="1"/>
          <w:numId w:val="13"/>
        </w:numPr>
        <w:spacing w:line="360" w:lineRule="auto"/>
      </w:pPr>
      <w:r>
        <w:t xml:space="preserve"> </w:t>
      </w:r>
      <w:r w:rsidR="000E29CE">
        <w:t>Annealing</w:t>
      </w:r>
    </w:p>
    <w:p w14:paraId="2FC01E1D" w14:textId="71849830" w:rsidR="00EE08DC" w:rsidRDefault="00833079" w:rsidP="0027569C">
      <w:pPr>
        <w:spacing w:line="360" w:lineRule="auto"/>
      </w:pPr>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27569C">
      <w:pPr>
        <w:spacing w:line="360" w:lineRule="auto"/>
      </w:pPr>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27569C">
      <w:pPr>
        <w:spacing w:line="360" w:lineRule="auto"/>
      </w:pPr>
    </w:p>
    <w:p w14:paraId="6A9A329E" w14:textId="2A589230" w:rsidR="000E29CE" w:rsidRDefault="0027569C" w:rsidP="0027569C">
      <w:pPr>
        <w:pStyle w:val="Heading3"/>
        <w:numPr>
          <w:ilvl w:val="1"/>
          <w:numId w:val="13"/>
        </w:numPr>
        <w:spacing w:line="360" w:lineRule="auto"/>
      </w:pPr>
      <w:r>
        <w:t xml:space="preserve"> </w:t>
      </w:r>
      <w:r w:rsidR="000E29CE">
        <w:t>Simulated Annealing</w:t>
      </w:r>
    </w:p>
    <w:p w14:paraId="33100616" w14:textId="70DD586E" w:rsidR="009B3AD2" w:rsidRDefault="009B3AD2" w:rsidP="0027569C">
      <w:pPr>
        <w:spacing w:line="360" w:lineRule="auto"/>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27569C">
      <w:pPr>
        <w:spacing w:line="360" w:lineRule="auto"/>
        <w:rPr>
          <w:rFonts w:ascii="Times New Roman" w:eastAsia="Times New Roman" w:hAnsi="Times New Roman" w:cs="Times New Roman"/>
          <w:lang w:eastAsia="en-GB"/>
        </w:rPr>
      </w:pPr>
    </w:p>
    <w:p w14:paraId="338B05EA" w14:textId="3FFD6D39" w:rsidR="000A201F" w:rsidRPr="005A6405" w:rsidRDefault="001805D6" w:rsidP="0027569C">
      <w:pPr>
        <w:spacing w:line="360" w:lineRule="auto"/>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the algorithm prioritizes advantageous moves</w:t>
      </w:r>
      <w:r w:rsidR="005A6405">
        <w:rPr>
          <w:lang w:eastAsia="en-GB"/>
        </w:rPr>
        <w:t>. It</w:t>
      </w:r>
      <w:r w:rsidR="000A201F" w:rsidRPr="00902CC6">
        <w:rPr>
          <w:lang w:eastAsia="en-GB"/>
        </w:rPr>
        <w:t xml:space="preserve"> acts like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27569C">
      <w:pPr>
        <w:spacing w:line="360" w:lineRule="auto"/>
        <w:rPr>
          <w:rFonts w:ascii="Times New Roman" w:eastAsia="Times New Roman" w:hAnsi="Times New Roman" w:cs="Times New Roman"/>
          <w:lang w:eastAsia="en-GB"/>
        </w:rPr>
      </w:pPr>
    </w:p>
    <w:p w14:paraId="77E5D761" w14:textId="7C9A4B95" w:rsidR="004F7C0D" w:rsidRPr="0027569C" w:rsidRDefault="006462D6" w:rsidP="0027569C">
      <w:pPr>
        <w:spacing w:line="360" w:lineRule="auto"/>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5B124D">
        <w:rPr>
          <w:lang w:eastAsia="en-GB"/>
        </w:rPr>
        <w:t xml:space="preserve"> (neighbour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27569C">
      <w:pPr>
        <w:spacing w:line="360" w:lineRule="auto"/>
        <w:rPr>
          <w:rFonts w:ascii="Times New Roman" w:eastAsia="Times New Roman" w:hAnsi="Times New Roman" w:cs="Times New Roman"/>
          <w:lang w:eastAsia="en-GB"/>
        </w:rPr>
      </w:pPr>
    </w:p>
    <w:p w14:paraId="0DFCB21E" w14:textId="119DAC7B" w:rsidR="004F7C0D" w:rsidRPr="008066B7" w:rsidRDefault="006462D6" w:rsidP="0027569C">
      <w:pPr>
        <w:spacing w:line="360" w:lineRule="auto"/>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27569C">
      <w:pPr>
        <w:spacing w:line="360" w:lineRule="auto"/>
        <w:rPr>
          <w:rFonts w:ascii="Times New Roman" w:eastAsia="Times New Roman" w:hAnsi="Times New Roman" w:cs="Times New Roman"/>
          <w:i/>
          <w:iCs/>
          <w:lang w:eastAsia="en-GB"/>
        </w:rPr>
      </w:pPr>
    </w:p>
    <w:p w14:paraId="7A0D6997" w14:textId="098F8CC6" w:rsidR="002E5274" w:rsidRPr="0027569C" w:rsidRDefault="004F7C0D" w:rsidP="0027569C">
      <w:pPr>
        <w:spacing w:line="360" w:lineRule="auto"/>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is an energy transition (</w:t>
      </w:r>
      <w:r w:rsidR="00DD3177">
        <w:rPr>
          <w:lang w:eastAsia="en-GB"/>
        </w:rPr>
        <w:t>negative</w:t>
      </w:r>
      <w:r w:rsidR="00DD3177">
        <w:rPr>
          <w:lang w:eastAsia="en-GB"/>
        </w:rPr>
        <w:t xml:space="preserve"> when minimising)</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27569C">
      <w:pPr>
        <w:spacing w:line="360" w:lineRule="auto"/>
        <w:rPr>
          <w:rFonts w:ascii="Times New Roman" w:eastAsia="Times New Roman" w:hAnsi="Times New Roman" w:cs="Times New Roman"/>
          <w:lang w:eastAsia="en-GB"/>
        </w:rPr>
      </w:pPr>
    </w:p>
    <w:p w14:paraId="487BBFE8" w14:textId="47259A75" w:rsidR="00094EDD" w:rsidRDefault="00094EDD" w:rsidP="0027569C">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w:lastRenderedPageBreak/>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27569C">
      <w:pPr>
        <w:spacing w:line="360" w:lineRule="auto"/>
        <w:rPr>
          <w:rFonts w:ascii="Times New Roman" w:eastAsia="Times New Roman" w:hAnsi="Times New Roman" w:cs="Times New Roman"/>
          <w:lang w:eastAsia="en-GB"/>
        </w:rPr>
      </w:pPr>
    </w:p>
    <w:p w14:paraId="69E5B00E" w14:textId="6E5D1B19" w:rsidR="00E26FFA" w:rsidRPr="0046579C" w:rsidRDefault="00865FE3" w:rsidP="0027569C">
      <w:pPr>
        <w:spacing w:line="360" w:lineRule="auto"/>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w:t>
      </w:r>
      <w:r w:rsidR="000129D3">
        <w:rPr>
          <w:lang w:eastAsia="en-GB"/>
        </w:rPr>
        <w:t>, the original being an exponential function</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27569C">
      <w:pPr>
        <w:spacing w:line="360" w:lineRule="auto"/>
        <w:rPr>
          <w:rFonts w:ascii="Times New Roman" w:eastAsia="Times New Roman" w:hAnsi="Times New Roman" w:cs="Times New Roman"/>
          <w:lang w:eastAsia="en-GB"/>
        </w:rPr>
      </w:pPr>
    </w:p>
    <w:p w14:paraId="204803DD" w14:textId="47C317F1" w:rsidR="00E26FFA" w:rsidRDefault="00E26FFA" w:rsidP="0027569C">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3DFDC55C" w14:textId="77777777" w:rsidR="00E41DEB" w:rsidRDefault="00E41DEB" w:rsidP="0027569C">
      <w:pPr>
        <w:spacing w:line="360" w:lineRule="auto"/>
        <w:rPr>
          <w:rFonts w:ascii="Times New Roman" w:eastAsia="Times New Roman" w:hAnsi="Times New Roman" w:cs="Times New Roman"/>
          <w:lang w:eastAsia="en-GB"/>
        </w:rPr>
      </w:pPr>
    </w:p>
    <w:p w14:paraId="51214A1E" w14:textId="77777777" w:rsidR="00684357" w:rsidRDefault="00DD3177" w:rsidP="0027569C">
      <w:pPr>
        <w:spacing w:line="360" w:lineRule="auto"/>
        <w:rPr>
          <w:lang w:eastAsia="en-GB"/>
        </w:rPr>
      </w:pPr>
      <w:r>
        <w:rPr>
          <w:lang w:eastAsia="en-GB"/>
        </w:rPr>
        <w:t xml:space="preserve">When maximizing, the negative sign should be removed from the formula. </w:t>
      </w:r>
    </w:p>
    <w:p w14:paraId="6DCF34AA" w14:textId="22830AEF" w:rsidR="00E26FFA" w:rsidRPr="0027569C" w:rsidRDefault="00885C48" w:rsidP="0027569C">
      <w:pPr>
        <w:spacing w:line="360" w:lineRule="auto"/>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m:t>
        </m:r>
        <m:r>
          <w:rPr>
            <w:rFonts w:ascii="Cambria Math" w:hAnsi="Cambria Math"/>
            <w:lang w:eastAsia="en-GB"/>
          </w:rPr>
          <m:t>≤</m:t>
        </m:r>
        <m:r>
          <w:rPr>
            <w:rFonts w:ascii="Cambria Math" w:hAnsi="Cambria Math"/>
            <w:lang w:eastAsia="en-GB"/>
          </w:rPr>
          <m:t>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27569C">
      <w:pPr>
        <w:spacing w:line="360" w:lineRule="auto"/>
        <w:rPr>
          <w:rFonts w:ascii="Times New Roman" w:eastAsia="Times New Roman" w:hAnsi="Times New Roman" w:cs="Times New Roman"/>
          <w:lang w:eastAsia="en-GB"/>
        </w:rPr>
      </w:pPr>
    </w:p>
    <w:p w14:paraId="2B35781E" w14:textId="12A0907A" w:rsidR="00E26FFA" w:rsidRPr="00885C48" w:rsidRDefault="00684357" w:rsidP="0027569C">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E</m:t>
          </m:r>
          <m:r>
            <w:rPr>
              <w:rFonts w:ascii="Cambria Math" w:eastAsia="Times New Roman" w:hAnsi="Cambria Math" w:cs="Times New Roman"/>
              <w:lang w:eastAsia="en-GB"/>
            </w:rPr>
            <m:t>≤</m:t>
          </m:r>
          <m:r>
            <w:rPr>
              <w:rFonts w:ascii="Cambria Math" w:eastAsia="Times New Roman" w:hAnsi="Cambria Math" w:cs="Times New Roman"/>
              <w:lang w:eastAsia="en-GB"/>
            </w:rPr>
            <m:t xml:space="preserv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c ←n                                                                                   </m:t>
                  </m:r>
                </m:e>
              </m:eqArr>
            </m:e>
          </m:d>
        </m:oMath>
      </m:oMathPara>
    </w:p>
    <w:p w14:paraId="66ED1C0F" w14:textId="77777777" w:rsidR="00E41DEB" w:rsidRDefault="00E41DEB" w:rsidP="0027569C">
      <w:pPr>
        <w:spacing w:line="360" w:lineRule="auto"/>
        <w:rPr>
          <w:rFonts w:ascii="Times New Roman" w:eastAsia="Times New Roman" w:hAnsi="Times New Roman" w:cs="Times New Roman"/>
          <w:lang w:eastAsia="en-GB"/>
        </w:rPr>
      </w:pPr>
    </w:p>
    <w:p w14:paraId="6B7D2448" w14:textId="7DFFFDF4" w:rsidR="000A201F" w:rsidRDefault="00684357" w:rsidP="0027569C">
      <w:pPr>
        <w:spacing w:line="360" w:lineRule="auto"/>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P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27569C">
      <w:pPr>
        <w:spacing w:line="360" w:lineRule="auto"/>
        <w:rPr>
          <w:rFonts w:ascii="Times New Roman" w:eastAsia="Times New Roman" w:hAnsi="Times New Roman" w:cs="Times New Roman"/>
          <w:lang w:eastAsia="en-GB"/>
        </w:rPr>
      </w:pPr>
    </w:p>
    <w:p w14:paraId="3FF1A302" w14:textId="79AA833F" w:rsidR="00E41DEB" w:rsidRPr="00E41DEB" w:rsidRDefault="00E41DEB" w:rsidP="002C534C">
      <w:pPr>
        <w:pStyle w:val="Pseudocode"/>
        <w:spacing w:line="360" w:lineRule="auto"/>
        <w:ind w:left="720"/>
        <w:rPr>
          <w:szCs w:val="20"/>
        </w:rPr>
      </w:pPr>
      <w:r w:rsidRPr="00E41DEB">
        <w:rPr>
          <w:szCs w:val="20"/>
        </w:rPr>
        <w:t>c ← initial node</w:t>
      </w:r>
    </w:p>
    <w:p w14:paraId="70EC535A" w14:textId="3B473B63" w:rsidR="00E41DEB" w:rsidRDefault="00654477" w:rsidP="002C534C">
      <w:pPr>
        <w:pStyle w:val="Pseudocode"/>
        <w:spacing w:line="360" w:lineRule="auto"/>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2C534C">
      <w:pPr>
        <w:pStyle w:val="Pseudocode"/>
        <w:spacing w:line="360" w:lineRule="auto"/>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76D98CA4" w:rsidR="001E415B" w:rsidRDefault="001E415B" w:rsidP="002C534C">
      <w:pPr>
        <w:pStyle w:val="Pseudocode"/>
        <w:spacing w:line="360" w:lineRule="auto"/>
        <w:ind w:left="720"/>
        <w:rPr>
          <w:szCs w:val="20"/>
        </w:rPr>
      </w:pPr>
      <w:r>
        <w:rPr>
          <w:szCs w:val="20"/>
        </w:rPr>
        <w:tab/>
      </w:r>
      <w:r w:rsidRPr="001E415B">
        <w:rPr>
          <w:szCs w:val="20"/>
        </w:rPr>
        <w:t>Δ</w:t>
      </w:r>
      <w:r>
        <w:rPr>
          <w:szCs w:val="20"/>
        </w:rPr>
        <w:t>E</w:t>
      </w:r>
      <w:r>
        <w:rPr>
          <w:szCs w:val="20"/>
        </w:rPr>
        <w:t xml:space="preserve"> = evaluate(n) – evaluate(c)</w:t>
      </w:r>
    </w:p>
    <w:p w14:paraId="6E587B2E" w14:textId="2C71684F" w:rsidR="00654477" w:rsidRDefault="001E415B" w:rsidP="00654477">
      <w:pPr>
        <w:pStyle w:val="Pseudocode"/>
        <w:spacing w:line="360" w:lineRule="auto"/>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654477">
      <w:pPr>
        <w:pStyle w:val="Pseudocode"/>
        <w:spacing w:line="360" w:lineRule="auto"/>
        <w:ind w:left="1440" w:firstLine="720"/>
        <w:rPr>
          <w:szCs w:val="20"/>
        </w:rPr>
      </w:pPr>
      <w:r w:rsidRPr="00654477">
        <w:rPr>
          <w:szCs w:val="20"/>
        </w:rPr>
        <w:t>c ← n</w:t>
      </w:r>
    </w:p>
    <w:p w14:paraId="5F219155" w14:textId="5187C1F0" w:rsidR="004A7678" w:rsidRPr="00654477" w:rsidRDefault="00654477" w:rsidP="00654477">
      <w:pPr>
        <w:pStyle w:val="Pseudocode"/>
        <w:spacing w:line="360" w:lineRule="auto"/>
        <w:ind w:left="720"/>
        <w:rPr>
          <w:szCs w:val="20"/>
        </w:rPr>
      </w:pPr>
      <w:r>
        <w:rPr>
          <w:szCs w:val="20"/>
        </w:rPr>
        <w:tab/>
      </w:r>
      <w:r w:rsidRPr="00654477">
        <w:rPr>
          <w:b/>
          <w:bCs/>
          <w:szCs w:val="20"/>
        </w:rPr>
        <w:t>else if</w:t>
      </w:r>
      <w:r w:rsidRPr="00654477">
        <w:rPr>
          <w:szCs w:val="20"/>
        </w:rPr>
        <w:t xml:space="preserve"> </w:t>
      </w:r>
      <w:r w:rsidR="004A7678" w:rsidRPr="00654477">
        <w:rPr>
          <w:szCs w:val="20"/>
        </w:rPr>
        <w:t xml:space="preserve">P(c, n, T) </w:t>
      </w:r>
      <w:r w:rsidRPr="00654477">
        <w:rPr>
          <w:szCs w:val="20"/>
        </w:rPr>
        <w:t>≥</w:t>
      </w:r>
      <w:r w:rsidR="004A7678" w:rsidRPr="00654477">
        <w:rPr>
          <w:szCs w:val="20"/>
        </w:rPr>
        <w:t xml:space="preserve"> random(0, 1)</w:t>
      </w:r>
    </w:p>
    <w:p w14:paraId="792F3680" w14:textId="4D77B7FB" w:rsidR="00E41DEB" w:rsidRDefault="004A7678" w:rsidP="002C534C">
      <w:pPr>
        <w:pStyle w:val="Pseudocode"/>
        <w:spacing w:line="360" w:lineRule="auto"/>
        <w:ind w:left="1440" w:firstLine="720"/>
        <w:rPr>
          <w:szCs w:val="20"/>
        </w:rPr>
      </w:pPr>
      <w:r w:rsidRPr="00654477">
        <w:rPr>
          <w:szCs w:val="20"/>
        </w:rPr>
        <w:t>c ← n</w:t>
      </w:r>
    </w:p>
    <w:p w14:paraId="04D9E6A3" w14:textId="15BB5819" w:rsidR="00654477" w:rsidRPr="00654477" w:rsidRDefault="00654477" w:rsidP="00654477">
      <w:pPr>
        <w:pStyle w:val="Pseudocode"/>
        <w:spacing w:line="360" w:lineRule="auto"/>
        <w:rPr>
          <w:b/>
          <w:bCs/>
          <w:szCs w:val="20"/>
        </w:rPr>
      </w:pPr>
      <w:r>
        <w:rPr>
          <w:szCs w:val="20"/>
        </w:rPr>
        <w:tab/>
      </w:r>
      <w:r>
        <w:rPr>
          <w:szCs w:val="20"/>
        </w:rPr>
        <w:tab/>
      </w:r>
      <w:r w:rsidRPr="00654477">
        <w:rPr>
          <w:b/>
          <w:bCs/>
          <w:szCs w:val="20"/>
        </w:rPr>
        <w:t xml:space="preserve">end </w:t>
      </w:r>
    </w:p>
    <w:p w14:paraId="6AB1ABF1" w14:textId="07DD4C15" w:rsidR="00E41DEB" w:rsidRDefault="00654477" w:rsidP="00654477">
      <w:pPr>
        <w:pStyle w:val="Pseudocode"/>
        <w:spacing w:line="360" w:lineRule="auto"/>
        <w:rPr>
          <w:szCs w:val="20"/>
        </w:rPr>
      </w:pPr>
      <w:r>
        <w:rPr>
          <w:b/>
          <w:bCs/>
          <w:szCs w:val="20"/>
        </w:rPr>
        <w:tab/>
      </w:r>
      <w:r w:rsidR="004A7678">
        <w:rPr>
          <w:szCs w:val="20"/>
        </w:rPr>
        <w:tab/>
        <w:t>T = cooling(T)</w:t>
      </w:r>
    </w:p>
    <w:p w14:paraId="4FBC87E9" w14:textId="06B0AA96" w:rsidR="00654477" w:rsidRPr="00654477" w:rsidRDefault="00654477" w:rsidP="00654477">
      <w:pPr>
        <w:pStyle w:val="Pseudocode"/>
        <w:spacing w:line="360" w:lineRule="auto"/>
        <w:rPr>
          <w:b/>
          <w:bCs/>
          <w:szCs w:val="20"/>
        </w:rPr>
      </w:pPr>
      <w:r>
        <w:rPr>
          <w:szCs w:val="20"/>
        </w:rPr>
        <w:tab/>
      </w:r>
      <w:r w:rsidRPr="00654477">
        <w:rPr>
          <w:b/>
          <w:bCs/>
          <w:szCs w:val="20"/>
        </w:rPr>
        <w:t>end</w:t>
      </w:r>
    </w:p>
    <w:p w14:paraId="387B233B" w14:textId="77777777" w:rsidR="001805D6" w:rsidRDefault="001805D6" w:rsidP="0027569C">
      <w:pPr>
        <w:spacing w:line="360" w:lineRule="auto"/>
      </w:pPr>
    </w:p>
    <w:p w14:paraId="4848D650" w14:textId="79B85498" w:rsidR="000E29CE" w:rsidRDefault="0027569C" w:rsidP="0027569C">
      <w:pPr>
        <w:pStyle w:val="Heading3"/>
        <w:numPr>
          <w:ilvl w:val="1"/>
          <w:numId w:val="13"/>
        </w:numPr>
        <w:spacing w:line="360" w:lineRule="auto"/>
      </w:pPr>
      <w:r>
        <w:t xml:space="preserve"> </w:t>
      </w:r>
      <w:r w:rsidR="000E29CE">
        <w:t>Quantum Annealing</w:t>
      </w:r>
    </w:p>
    <w:p w14:paraId="5C6784F0" w14:textId="7B7F698C" w:rsidR="00BC08C9" w:rsidRDefault="000E2D5A" w:rsidP="00BC08C9">
      <w:pPr>
        <w:spacing w:line="360" w:lineRule="auto"/>
      </w:pPr>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27569C">
      <w:pPr>
        <w:spacing w:line="360" w:lineRule="auto"/>
      </w:pPr>
    </w:p>
    <w:p w14:paraId="4FC35914" w14:textId="19DDCAE6" w:rsidR="005B124D" w:rsidRDefault="007904BD" w:rsidP="0027569C">
      <w:pPr>
        <w:spacing w:line="360" w:lineRule="auto"/>
      </w:pPr>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66E65C95" w:rsidR="00902CC6" w:rsidRDefault="005B124D" w:rsidP="0027569C">
      <w:pPr>
        <w:spacing w:line="360" w:lineRule="auto"/>
      </w:pPr>
      <w:r>
        <w:t xml:space="preserve">In SA </w:t>
      </w:r>
      <w:r w:rsidR="00902CC6">
        <w:t>neighbouring nodes a</w:t>
      </w:r>
      <w:r w:rsidR="00D6360D">
        <w:t>re located</w:t>
      </w:r>
      <w:r w:rsidR="00902CC6">
        <w:t xml:space="preserve"> </w:t>
      </w:r>
      <w:r w:rsidR="00902CC6" w:rsidRPr="005B124D">
        <w:t xml:space="preserve">1 </w:t>
      </w:r>
      <w:r>
        <w:t>move</w:t>
      </w:r>
      <w:r w:rsidR="00902CC6" w:rsidRPr="005B124D">
        <w:t xml:space="preserve"> away</w:t>
      </w:r>
      <w:r w:rsidR="00902CC6">
        <w:t xml:space="preserve"> </w:t>
      </w:r>
      <w:r>
        <w:t xml:space="preserve">for the current node. In QA the </w:t>
      </w:r>
      <w:r w:rsidR="00D6360D">
        <w:t>neighbouring</w:t>
      </w:r>
      <w:r w:rsidR="00902CC6">
        <w:t xml:space="preserve"> nodes</w:t>
      </w:r>
      <w:r w:rsidR="00D6360D">
        <w:t xml:space="preserve"> </w:t>
      </w:r>
      <w:r>
        <w:t>are in a</w:t>
      </w:r>
      <w:r w:rsidR="00D6360D">
        <w:t xml:space="preserve"> certain range</w:t>
      </w:r>
      <w:r w:rsidR="00812584">
        <w:t xml:space="preserve">. </w:t>
      </w:r>
      <w:r w:rsidR="00902CC6">
        <w:t>This range is defined by the strength of the quantum field,</w:t>
      </w:r>
      <w:r w:rsidR="00B3137F">
        <w:t xml:space="preserve"> slowly ceasing in the process of annealing. </w:t>
      </w:r>
      <w:r w:rsidR="00812584">
        <w:t>Transition from one state to another can happen within that range.</w:t>
      </w:r>
      <w:r w:rsidR="00112C80">
        <w:t xml:space="preserve">  </w:t>
      </w:r>
      <w:r w:rsidR="004C6085">
        <w:t xml:space="preserve">If there is a short wall between current state, which happens to be a local minimum, and the global minimum, SA algorithm will need to make a series of disadvantageous moves to reach a better solution </w:t>
      </w:r>
      <w:r w:rsidR="004C6085">
        <w:t xml:space="preserve">or in other words </w:t>
      </w:r>
      <w:r w:rsidR="004C6085" w:rsidRPr="004C6085">
        <w:rPr>
          <w:i/>
          <w:iCs/>
        </w:rPr>
        <w:t>“climb”</w:t>
      </w:r>
      <w:r w:rsidR="00812584">
        <w:t xml:space="preserve"> over</w:t>
      </w:r>
      <w:r w:rsidR="004C6085">
        <w:t xml:space="preserve"> the wall</w:t>
      </w:r>
      <w:r w:rsidR="004C6085">
        <w:t xml:space="preserve">. This is avoided </w:t>
      </w:r>
      <w:r w:rsidR="00812584">
        <w:t>in</w:t>
      </w:r>
      <w:r w:rsidR="004C6085">
        <w:t xml:space="preserve"> QA </w:t>
      </w:r>
      <w:r w:rsidR="00812584">
        <w:t xml:space="preserve">as there is a </w:t>
      </w:r>
      <w:r w:rsidR="00812584">
        <w:lastRenderedPageBreak/>
        <w:t>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FF1D50">
        <w:t>compared to</w:t>
      </w:r>
      <w:r w:rsidR="005B4DCB">
        <w:t xml:space="preserve"> SA when dealing with search spaces </w:t>
      </w:r>
      <w:r w:rsidR="00FF1D50">
        <w:t>with many thin wall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Comparison of thermal hopping and quantum tunnelling can be seen on Figure </w:t>
      </w:r>
      <w:r w:rsidR="00812584">
        <w:t>1</w:t>
      </w:r>
      <w:r w:rsidR="00151308">
        <w:t>.</w:t>
      </w:r>
      <w:r w:rsidR="005B4DCB">
        <w:t xml:space="preserve">  </w:t>
      </w:r>
    </w:p>
    <w:p w14:paraId="4078DCCB" w14:textId="77BB23CC" w:rsidR="00F55A38" w:rsidRDefault="00F55A38" w:rsidP="0027569C">
      <w:pPr>
        <w:spacing w:line="360" w:lineRule="auto"/>
      </w:pPr>
    </w:p>
    <w:p w14:paraId="32B4F35A" w14:textId="77777777" w:rsidR="00213FDB" w:rsidRDefault="00213FDB" w:rsidP="00213FDB">
      <w:pPr>
        <w:keepNext/>
        <w:spacing w:line="360" w:lineRule="auto"/>
        <w:jc w:val="center"/>
      </w:pPr>
      <w:r w:rsidRPr="00213FDB">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3187754" cy="2711293"/>
                    </a:xfrm>
                    <a:prstGeom prst="rect">
                      <a:avLst/>
                    </a:prstGeom>
                  </pic:spPr>
                </pic:pic>
              </a:graphicData>
            </a:graphic>
          </wp:inline>
        </w:drawing>
      </w:r>
    </w:p>
    <w:p w14:paraId="0BBF591E" w14:textId="0F77B9F7" w:rsidR="009251C8" w:rsidRDefault="00213FDB" w:rsidP="00213FDB">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Insert text</w:t>
      </w:r>
    </w:p>
    <w:p w14:paraId="774F8625" w14:textId="77777777" w:rsidR="00213FDB" w:rsidRDefault="00213FDB" w:rsidP="00D0594D">
      <w:pPr>
        <w:spacing w:line="360" w:lineRule="auto"/>
      </w:pPr>
    </w:p>
    <w:p w14:paraId="4A9CA3DB" w14:textId="2483662D" w:rsidR="000E29CE" w:rsidRPr="00FF1D50" w:rsidRDefault="009251C8" w:rsidP="00D0594D">
      <w:pPr>
        <w:spacing w:line="360" w:lineRule="auto"/>
      </w:pPr>
      <w:r>
        <w:t xml:space="preserve">The fundamental feature and the main benefit of QA is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D0594D">
      <w:pPr>
        <w:spacing w:line="360" w:lineRule="auto"/>
      </w:pPr>
    </w:p>
    <w:p w14:paraId="5F993531" w14:textId="72924A95" w:rsidR="000E29CE" w:rsidRDefault="002C534C" w:rsidP="0027569C">
      <w:pPr>
        <w:pStyle w:val="Heading3"/>
        <w:numPr>
          <w:ilvl w:val="1"/>
          <w:numId w:val="13"/>
        </w:numPr>
        <w:spacing w:line="360" w:lineRule="auto"/>
      </w:pPr>
      <w:r w:rsidRPr="000E2D5A">
        <w:t xml:space="preserve"> </w:t>
      </w:r>
      <w:r w:rsidR="000E29CE">
        <w:t>Digital Annealing</w:t>
      </w:r>
    </w:p>
    <w:p w14:paraId="38D491AC" w14:textId="20E7A362" w:rsidR="000721C1" w:rsidRPr="00C67846" w:rsidRDefault="000721C1" w:rsidP="0027569C">
      <w:pPr>
        <w:spacing w:line="360" w:lineRule="auto"/>
      </w:pPr>
    </w:p>
    <w:p w14:paraId="7173BC77" w14:textId="77777777" w:rsidR="00D0594D" w:rsidRDefault="00D0594D" w:rsidP="0027569C">
      <w:pPr>
        <w:spacing w:line="360" w:lineRule="auto"/>
      </w:pPr>
    </w:p>
    <w:p w14:paraId="6FD74634" w14:textId="5AF12930" w:rsidR="000721C1" w:rsidRDefault="0027569C" w:rsidP="0027569C">
      <w:pPr>
        <w:pStyle w:val="Heading2"/>
      </w:pPr>
      <w:r>
        <w:t xml:space="preserve">2 </w:t>
      </w:r>
      <w:r w:rsidR="000721C1">
        <w:t>Quadratic Binary Unconstrained Optimization</w:t>
      </w:r>
    </w:p>
    <w:p w14:paraId="76C833EF" w14:textId="77777777" w:rsidR="000721C1" w:rsidRPr="000721C1" w:rsidRDefault="000721C1" w:rsidP="0027569C">
      <w:pPr>
        <w:spacing w:line="360" w:lineRule="auto"/>
      </w:pPr>
    </w:p>
    <w:p w14:paraId="7233BD53" w14:textId="77777777" w:rsidR="00E20E3B" w:rsidRDefault="00E20E3B" w:rsidP="0027569C">
      <w:pPr>
        <w:spacing w:line="360" w:lineRule="auto"/>
      </w:pPr>
    </w:p>
    <w:p w14:paraId="21BDE99F" w14:textId="22EB3B0B" w:rsidR="00833079" w:rsidRDefault="00833079" w:rsidP="0027569C">
      <w:pPr>
        <w:spacing w:line="360" w:lineRule="auto"/>
      </w:pPr>
      <w:r>
        <w:br w:type="page"/>
      </w:r>
    </w:p>
    <w:p w14:paraId="3544E2FF" w14:textId="054A35A7" w:rsidR="000E29CE" w:rsidRDefault="00833079" w:rsidP="0027569C">
      <w:pPr>
        <w:pStyle w:val="Heading1"/>
        <w:spacing w:line="360" w:lineRule="auto"/>
      </w:pPr>
      <w:r>
        <w:lastRenderedPageBreak/>
        <w:t>References</w:t>
      </w:r>
    </w:p>
    <w:p w14:paraId="1335763A" w14:textId="23AC5E7A" w:rsidR="00684357" w:rsidRPr="00684357" w:rsidRDefault="00833079" w:rsidP="00684357">
      <w:pPr>
        <w:widowControl w:val="0"/>
        <w:autoSpaceDE w:val="0"/>
        <w:autoSpaceDN w:val="0"/>
        <w:adjustRightInd w:val="0"/>
        <w:spacing w:line="360" w:lineRule="auto"/>
        <w:rPr>
          <w:rFonts w:ascii="Calibri" w:hAnsi="Calibri" w:cs="Calibri"/>
          <w:noProof/>
          <w:sz w:val="24"/>
        </w:rPr>
      </w:pPr>
      <w:r>
        <w:fldChar w:fldCharType="begin" w:fldLock="1"/>
      </w:r>
      <w:r>
        <w:instrText xml:space="preserve">ADDIN Mendeley Bibliography CSL_BIBLIOGRAPHY </w:instrText>
      </w:r>
      <w:r>
        <w:fldChar w:fldCharType="separate"/>
      </w:r>
      <w:r w:rsidR="00684357" w:rsidRPr="00684357">
        <w:rPr>
          <w:rFonts w:ascii="Calibri" w:hAnsi="Calibri" w:cs="Calibri"/>
          <w:noProof/>
          <w:sz w:val="24"/>
        </w:rPr>
        <w:t xml:space="preserve">Bertsimas, D. and Tsitsiklis, J. (1993) ‘Simulated Annealing’, </w:t>
      </w:r>
      <w:r w:rsidR="00684357" w:rsidRPr="00684357">
        <w:rPr>
          <w:rFonts w:ascii="Calibri" w:hAnsi="Calibri" w:cs="Calibri"/>
          <w:i/>
          <w:iCs/>
          <w:noProof/>
          <w:sz w:val="24"/>
        </w:rPr>
        <w:t>Statistical Science</w:t>
      </w:r>
      <w:r w:rsidR="00684357" w:rsidRPr="00684357">
        <w:rPr>
          <w:rFonts w:ascii="Calibri" w:hAnsi="Calibri" w:cs="Calibri"/>
          <w:noProof/>
          <w:sz w:val="24"/>
        </w:rPr>
        <w:t>, 8(1), pp. 10–15.</w:t>
      </w:r>
    </w:p>
    <w:p w14:paraId="050547B8"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 xml:space="preserve">Collins, E. F. (1921) ‘ELECTRICALLY HEATED GLASS ANNEALING LEHR1’, </w:t>
      </w:r>
      <w:r w:rsidRPr="00684357">
        <w:rPr>
          <w:rFonts w:ascii="Calibri" w:hAnsi="Calibri" w:cs="Calibri"/>
          <w:i/>
          <w:iCs/>
          <w:noProof/>
          <w:sz w:val="24"/>
        </w:rPr>
        <w:t>Journal of the American Ceramic Society</w:t>
      </w:r>
      <w:r w:rsidRPr="00684357">
        <w:rPr>
          <w:rFonts w:ascii="Calibri" w:hAnsi="Calibri" w:cs="Calibri"/>
          <w:noProof/>
          <w:sz w:val="24"/>
        </w:rPr>
        <w:t>, 4(5), pp. 335–349. doi: 10.1111/J.1151-2916.1921.TB18664.X.</w:t>
      </w:r>
    </w:p>
    <w:p w14:paraId="369D1D9C"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Crosson, E. and Harrow, A. W. (2016) ‘Simulated Quantum Annealing Can Be Exponentially Faster than Classical Simulated Annealing’.</w:t>
      </w:r>
    </w:p>
    <w:p w14:paraId="4485B340"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 xml:space="preserve">D-Wave Systems (2021) </w:t>
      </w:r>
      <w:r w:rsidRPr="00684357">
        <w:rPr>
          <w:rFonts w:ascii="Calibri" w:hAnsi="Calibri" w:cs="Calibri"/>
          <w:i/>
          <w:iCs/>
          <w:noProof/>
          <w:sz w:val="24"/>
        </w:rPr>
        <w:t>Volkswagen: Navigating Tough Automotive Tasks with Quantum Computing</w:t>
      </w:r>
      <w:r w:rsidRPr="00684357">
        <w:rPr>
          <w:rFonts w:ascii="Calibri" w:hAnsi="Calibri" w:cs="Calibri"/>
          <w:noProof/>
          <w:sz w:val="24"/>
        </w:rPr>
        <w:t>. Available at: www.dwavesys.com/d-wave-launch (Accessed: 5 October 2021).</w:t>
      </w:r>
    </w:p>
    <w:p w14:paraId="583A8653"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 xml:space="preserve">Farhi, E. </w:t>
      </w:r>
      <w:r w:rsidRPr="00684357">
        <w:rPr>
          <w:rFonts w:ascii="Calibri" w:hAnsi="Calibri" w:cs="Calibri"/>
          <w:i/>
          <w:iCs/>
          <w:noProof/>
          <w:sz w:val="24"/>
        </w:rPr>
        <w:t>et al.</w:t>
      </w:r>
      <w:r w:rsidRPr="00684357">
        <w:rPr>
          <w:rFonts w:ascii="Calibri" w:hAnsi="Calibri" w:cs="Calibri"/>
          <w:noProof/>
          <w:sz w:val="24"/>
        </w:rPr>
        <w:t xml:space="preserve"> (2001) ‘A Quantum Adiabatic Evolution Algorithm Applied to Random Instances of an NP-Complete Problem’.</w:t>
      </w:r>
    </w:p>
    <w:p w14:paraId="58400374"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Higham, C. F. and Bedford, A. (2021) ‘Quantum Deep Learning: Sampling Neural Nets with a Quantum Annealer’. Available at: https://arxiv.org/abs/2107.08710v1 (Accessed: 11 November 2021).</w:t>
      </w:r>
    </w:p>
    <w:p w14:paraId="2AD16929"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 xml:space="preserve">Johnson, D. S. </w:t>
      </w:r>
      <w:r w:rsidRPr="00684357">
        <w:rPr>
          <w:rFonts w:ascii="Calibri" w:hAnsi="Calibri" w:cs="Calibri"/>
          <w:i/>
          <w:iCs/>
          <w:noProof/>
          <w:sz w:val="24"/>
        </w:rPr>
        <w:t>et al.</w:t>
      </w:r>
      <w:r w:rsidRPr="00684357">
        <w:rPr>
          <w:rFonts w:ascii="Calibri" w:hAnsi="Calibri" w:cs="Calibri"/>
          <w:noProof/>
          <w:sz w:val="24"/>
        </w:rPr>
        <w:t xml:space="preserve"> (1989) ‘Operations Research Society of America This content downloaded from 128’, 37(6).</w:t>
      </w:r>
    </w:p>
    <w:p w14:paraId="3EBC1293"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 xml:space="preserve">Johnson, M. W. </w:t>
      </w:r>
      <w:r w:rsidRPr="00684357">
        <w:rPr>
          <w:rFonts w:ascii="Calibri" w:hAnsi="Calibri" w:cs="Calibri"/>
          <w:i/>
          <w:iCs/>
          <w:noProof/>
          <w:sz w:val="24"/>
        </w:rPr>
        <w:t>et al.</w:t>
      </w:r>
      <w:r w:rsidRPr="00684357">
        <w:rPr>
          <w:rFonts w:ascii="Calibri" w:hAnsi="Calibri" w:cs="Calibri"/>
          <w:noProof/>
          <w:sz w:val="24"/>
        </w:rPr>
        <w:t xml:space="preserve"> (2011) ‘Quantum annealing with manufactured spins’, </w:t>
      </w:r>
      <w:r w:rsidRPr="00684357">
        <w:rPr>
          <w:rFonts w:ascii="Calibri" w:hAnsi="Calibri" w:cs="Calibri"/>
          <w:i/>
          <w:iCs/>
          <w:noProof/>
          <w:sz w:val="24"/>
        </w:rPr>
        <w:t>Nature 2011 473:7346</w:t>
      </w:r>
      <w:r w:rsidRPr="00684357">
        <w:rPr>
          <w:rFonts w:ascii="Calibri" w:hAnsi="Calibri" w:cs="Calibri"/>
          <w:noProof/>
          <w:sz w:val="24"/>
        </w:rPr>
        <w:t>, 473(7346), pp. 194–198. doi: 10.1038/nature10012.</w:t>
      </w:r>
    </w:p>
    <w:p w14:paraId="50217295"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 xml:space="preserve">Kirkpatrick, S., Gelatt, ; C D and Vecchi, ; M P (1983) ‘Optimization by Simulated Annealing’, </w:t>
      </w:r>
      <w:r w:rsidRPr="00684357">
        <w:rPr>
          <w:rFonts w:ascii="Calibri" w:hAnsi="Calibri" w:cs="Calibri"/>
          <w:i/>
          <w:iCs/>
          <w:noProof/>
          <w:sz w:val="24"/>
        </w:rPr>
        <w:t>New Series</w:t>
      </w:r>
      <w:r w:rsidRPr="00684357">
        <w:rPr>
          <w:rFonts w:ascii="Calibri" w:hAnsi="Calibri" w:cs="Calibri"/>
          <w:noProof/>
          <w:sz w:val="24"/>
        </w:rPr>
        <w:t>, 220(4598), pp. 671–680.</w:t>
      </w:r>
    </w:p>
    <w:p w14:paraId="2E35AE86"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 xml:space="preserve">Liang, F., Cheng, Y. and Lin, G. (2014) ‘Simulated Stochastic Approximation Annealing for Global Optimization With a Square-Root Cooling Schedule’, </w:t>
      </w:r>
      <w:r w:rsidRPr="00684357">
        <w:rPr>
          <w:rFonts w:ascii="Calibri" w:hAnsi="Calibri" w:cs="Calibri"/>
          <w:i/>
          <w:iCs/>
          <w:noProof/>
          <w:sz w:val="24"/>
        </w:rPr>
        <w:t>https://doi.org/10.1080/01621459.2013.872993</w:t>
      </w:r>
      <w:r w:rsidRPr="00684357">
        <w:rPr>
          <w:rFonts w:ascii="Calibri" w:hAnsi="Calibri" w:cs="Calibri"/>
          <w:noProof/>
          <w:sz w:val="24"/>
        </w:rPr>
        <w:t>, 109(506), pp. 847–863. doi: 10.1080/01621459.2013.872993.</w:t>
      </w:r>
    </w:p>
    <w:p w14:paraId="5C750FD6"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Ohzeki, M. and Nishimori, H. (2010) ‘Quantum annealing: An introduction and new developments’.</w:t>
      </w:r>
    </w:p>
    <w:p w14:paraId="11ED77AF"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Poole, D. L. and Mackworth, A. K. (2017) ‘Artificial Intelligence: Foundations of Computational Agents’, pp. 136–137. doi: 10.1017/9781108164085.</w:t>
      </w:r>
    </w:p>
    <w:p w14:paraId="5E15407A"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Tanaka, S. and Tamura, R. (2012) ‘QUANTUM ANNEALING AND QUANTUM FLUCTUATION EFFECT IN FRUSTRATED ISING SYSTEMS’.</w:t>
      </w:r>
    </w:p>
    <w:p w14:paraId="7057623B" w14:textId="77777777" w:rsidR="00684357" w:rsidRPr="00684357" w:rsidRDefault="00684357" w:rsidP="00684357">
      <w:pPr>
        <w:widowControl w:val="0"/>
        <w:autoSpaceDE w:val="0"/>
        <w:autoSpaceDN w:val="0"/>
        <w:adjustRightInd w:val="0"/>
        <w:spacing w:line="360" w:lineRule="auto"/>
        <w:rPr>
          <w:rFonts w:ascii="Calibri" w:hAnsi="Calibri" w:cs="Calibri"/>
          <w:noProof/>
          <w:sz w:val="24"/>
        </w:rPr>
      </w:pPr>
      <w:r w:rsidRPr="00684357">
        <w:rPr>
          <w:rFonts w:ascii="Calibri" w:hAnsi="Calibri" w:cs="Calibri"/>
          <w:noProof/>
          <w:sz w:val="24"/>
        </w:rPr>
        <w:t xml:space="preserve">Wu, H. and Fan, G. (2020) ‘An overview of tailoring strain delocalization for strength-ductility synergy’, </w:t>
      </w:r>
      <w:r w:rsidRPr="00684357">
        <w:rPr>
          <w:rFonts w:ascii="Calibri" w:hAnsi="Calibri" w:cs="Calibri"/>
          <w:i/>
          <w:iCs/>
          <w:noProof/>
          <w:sz w:val="24"/>
        </w:rPr>
        <w:t>Progress in Materials Science</w:t>
      </w:r>
      <w:r w:rsidRPr="00684357">
        <w:rPr>
          <w:rFonts w:ascii="Calibri" w:hAnsi="Calibri" w:cs="Calibri"/>
          <w:noProof/>
          <w:sz w:val="24"/>
        </w:rPr>
        <w:t>, 113, p. 100675. doi: 10.1016/J.PMATSCI.2020.100675.</w:t>
      </w:r>
    </w:p>
    <w:p w14:paraId="0AF8FE72" w14:textId="6360706F" w:rsidR="00833079" w:rsidRPr="00833079" w:rsidRDefault="00833079" w:rsidP="00684357">
      <w:pPr>
        <w:widowControl w:val="0"/>
        <w:autoSpaceDE w:val="0"/>
        <w:autoSpaceDN w:val="0"/>
        <w:adjustRightInd w:val="0"/>
        <w:spacing w:line="360" w:lineRule="auto"/>
      </w:pPr>
      <w:r>
        <w:fldChar w:fldCharType="end"/>
      </w:r>
    </w:p>
    <w:sectPr w:rsidR="00833079" w:rsidRPr="00833079" w:rsidSect="0027569C">
      <w:pgSz w:w="12240" w:h="2016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12"/>
  </w:num>
  <w:num w:numId="3">
    <w:abstractNumId w:val="15"/>
  </w:num>
  <w:num w:numId="4">
    <w:abstractNumId w:val="2"/>
  </w:num>
  <w:num w:numId="5">
    <w:abstractNumId w:val="3"/>
  </w:num>
  <w:num w:numId="6">
    <w:abstractNumId w:val="1"/>
  </w:num>
  <w:num w:numId="7">
    <w:abstractNumId w:val="16"/>
  </w:num>
  <w:num w:numId="8">
    <w:abstractNumId w:val="0"/>
  </w:num>
  <w:num w:numId="9">
    <w:abstractNumId w:val="9"/>
  </w:num>
  <w:num w:numId="10">
    <w:abstractNumId w:val="13"/>
  </w:num>
  <w:num w:numId="11">
    <w:abstractNumId w:val="14"/>
  </w:num>
  <w:num w:numId="12">
    <w:abstractNumId w:val="7"/>
  </w:num>
  <w:num w:numId="13">
    <w:abstractNumId w:val="6"/>
  </w:num>
  <w:num w:numId="14">
    <w:abstractNumId w:val="4"/>
  </w:num>
  <w:num w:numId="15">
    <w:abstractNumId w:val="5"/>
  </w:num>
  <w:num w:numId="16">
    <w:abstractNumId w:val="10"/>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0E29CE"/>
    <w:rsid w:val="000129D3"/>
    <w:rsid w:val="00055537"/>
    <w:rsid w:val="000721C1"/>
    <w:rsid w:val="00094EDD"/>
    <w:rsid w:val="000A201F"/>
    <w:rsid w:val="000E29CE"/>
    <w:rsid w:val="000E2D5A"/>
    <w:rsid w:val="000E2F86"/>
    <w:rsid w:val="00112C80"/>
    <w:rsid w:val="00136F5D"/>
    <w:rsid w:val="00147C1F"/>
    <w:rsid w:val="00151308"/>
    <w:rsid w:val="00155268"/>
    <w:rsid w:val="001805D6"/>
    <w:rsid w:val="001C27B1"/>
    <w:rsid w:val="001E415B"/>
    <w:rsid w:val="00213FDB"/>
    <w:rsid w:val="002434D5"/>
    <w:rsid w:val="00270680"/>
    <w:rsid w:val="0027569C"/>
    <w:rsid w:val="002B5A25"/>
    <w:rsid w:val="002C534C"/>
    <w:rsid w:val="002D2712"/>
    <w:rsid w:val="002E5274"/>
    <w:rsid w:val="00311ED6"/>
    <w:rsid w:val="00315238"/>
    <w:rsid w:val="00334785"/>
    <w:rsid w:val="00344734"/>
    <w:rsid w:val="003F6AAF"/>
    <w:rsid w:val="0043581D"/>
    <w:rsid w:val="00451856"/>
    <w:rsid w:val="0046579C"/>
    <w:rsid w:val="004A7678"/>
    <w:rsid w:val="004B1197"/>
    <w:rsid w:val="004C6085"/>
    <w:rsid w:val="004F7C0D"/>
    <w:rsid w:val="00547CA7"/>
    <w:rsid w:val="0057596E"/>
    <w:rsid w:val="005A6405"/>
    <w:rsid w:val="005B05AE"/>
    <w:rsid w:val="005B124D"/>
    <w:rsid w:val="005B4DCB"/>
    <w:rsid w:val="006220BB"/>
    <w:rsid w:val="006376AF"/>
    <w:rsid w:val="006462D6"/>
    <w:rsid w:val="00654477"/>
    <w:rsid w:val="00684357"/>
    <w:rsid w:val="006D49A6"/>
    <w:rsid w:val="006E1F28"/>
    <w:rsid w:val="00740FAD"/>
    <w:rsid w:val="007904BD"/>
    <w:rsid w:val="00797A57"/>
    <w:rsid w:val="007C1366"/>
    <w:rsid w:val="008066B7"/>
    <w:rsid w:val="00812584"/>
    <w:rsid w:val="00830CCC"/>
    <w:rsid w:val="00833079"/>
    <w:rsid w:val="00865FE3"/>
    <w:rsid w:val="00885C48"/>
    <w:rsid w:val="008A4718"/>
    <w:rsid w:val="00902CC6"/>
    <w:rsid w:val="009251C8"/>
    <w:rsid w:val="009B3AD2"/>
    <w:rsid w:val="00A006AF"/>
    <w:rsid w:val="00A3775A"/>
    <w:rsid w:val="00A5306D"/>
    <w:rsid w:val="00B3137F"/>
    <w:rsid w:val="00BC08C9"/>
    <w:rsid w:val="00C11E79"/>
    <w:rsid w:val="00C67846"/>
    <w:rsid w:val="00C8764C"/>
    <w:rsid w:val="00D03FCE"/>
    <w:rsid w:val="00D0594D"/>
    <w:rsid w:val="00D42BFB"/>
    <w:rsid w:val="00D43273"/>
    <w:rsid w:val="00D53D12"/>
    <w:rsid w:val="00D6360D"/>
    <w:rsid w:val="00DD3177"/>
    <w:rsid w:val="00E20E3B"/>
    <w:rsid w:val="00E26FFA"/>
    <w:rsid w:val="00E41DEB"/>
    <w:rsid w:val="00E47913"/>
    <w:rsid w:val="00EA51A7"/>
    <w:rsid w:val="00EE08DC"/>
    <w:rsid w:val="00F315B3"/>
    <w:rsid w:val="00F55A38"/>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66B7"/>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TotalTime>
  <Pages>4</Pages>
  <Words>6945</Words>
  <Characters>3958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21</cp:revision>
  <dcterms:created xsi:type="dcterms:W3CDTF">2021-10-26T14:13:00Z</dcterms:created>
  <dcterms:modified xsi:type="dcterms:W3CDTF">2021-11-12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ies>
</file>